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332711F" w14:textId="77777777" w:rsidR="00F424D7" w:rsidRDefault="00B645D1">
      <w:pPr>
        <w:pStyle w:val="Title"/>
      </w:pPr>
      <w:r>
        <w:t>Brain-Heart (Cardiovascular) Interactions in Stress and Anxiety Related Disorders</w:t>
      </w:r>
    </w:p>
    <w:p w14:paraId="612A6F07" w14:textId="77777777" w:rsidR="00F424D7" w:rsidRDefault="00B645D1">
      <w:pPr>
        <w:pStyle w:val="Subtitle"/>
      </w:pPr>
      <w:r>
        <w:t>Implications for Increased Cardiovascular Disease Risk</w:t>
      </w:r>
    </w:p>
    <w:p w14:paraId="214B4640" w14:textId="68D62363" w:rsidR="007168EA" w:rsidRDefault="007168EA" w:rsidP="0082263A">
      <w:pPr>
        <w:pStyle w:val="Bibliography"/>
      </w:pPr>
      <w:r>
        <w:t>MENTAL STRESS INDUCED MYOCARDIAL ISCHEMIA</w:t>
      </w:r>
      <w:bookmarkStart w:id="0" w:name="_GoBack"/>
      <w:bookmarkEnd w:id="0"/>
    </w:p>
    <w:p w14:paraId="221EEDA6" w14:textId="5B1A76C5" w:rsidR="00800A64" w:rsidRDefault="0006091B" w:rsidP="0082263A">
      <w:pPr>
        <w:pStyle w:val="Bibliography"/>
      </w:pPr>
      <w:r>
        <w:t>Acute psychological stress has been associated with an increase in myocardial ischemia</w:t>
      </w:r>
      <w:r w:rsidR="000D2280">
        <w:t>,</w:t>
      </w:r>
      <w:r w:rsidR="00324C4D">
        <w:fldChar w:fldCharType="begin">
          <w:fldData xml:space="preserve">PEVuZE5vdGU+PENpdGU+PEF1dGhvcj5EZW5vbGxldDwvQXV0aG9yPjxZZWFyPjE5OTg8L1llYXI+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==
</w:fldData>
        </w:fldChar>
      </w:r>
      <w:r w:rsidR="00244082">
        <w:instrText xml:space="preserve"> ADDIN EN.CITE </w:instrText>
      </w:r>
      <w:r w:rsidR="00244082">
        <w:fldChar w:fldCharType="begin">
          <w:fldData xml:space="preserve">PEVuZE5vdGU+PENpdGU+PEF1dGhvcj5EZW5vbGxldDwvQXV0aG9yPjxZZWFyPjE5OTg8L1llYXI+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==
</w:fldData>
        </w:fldChar>
      </w:r>
      <w:r w:rsidR="00244082">
        <w:instrText xml:space="preserve"> ADDIN EN.CITE.DATA </w:instrText>
      </w:r>
      <w:r w:rsidR="00244082">
        <w:fldChar w:fldCharType="end"/>
      </w:r>
      <w:r w:rsidR="00324C4D">
        <w:fldChar w:fldCharType="separate"/>
      </w:r>
      <w:r w:rsidR="002424C8" w:rsidRPr="002424C8">
        <w:rPr>
          <w:noProof/>
          <w:vertAlign w:val="superscript"/>
        </w:rPr>
        <w:t>1-5</w:t>
      </w:r>
      <w:r w:rsidR="00324C4D">
        <w:fldChar w:fldCharType="end"/>
      </w:r>
      <w:r w:rsidR="007C56FF">
        <w:t xml:space="preserve"> and has also been seen to induce myocardial ischemia</w:t>
      </w:r>
      <w:r w:rsidR="00943FF4">
        <w:t>.</w:t>
      </w:r>
      <w:r w:rsidR="008C4D3E">
        <w:fldChar w:fldCharType="begin">
          <w:fldData xml:space="preserve">PEVuZE5vdGU+PENpdGU+PEF1dGhvcj5BcnJpZ2hpPC9BdXRob3I+PFllYXI+MjAwMDwvWWVhcj48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=
</w:fldData>
        </w:fldChar>
      </w:r>
      <w:r w:rsidR="00244082">
        <w:instrText xml:space="preserve"> ADDIN EN.CITE </w:instrText>
      </w:r>
      <w:r w:rsidR="00244082">
        <w:fldChar w:fldCharType="begin">
          <w:fldData xml:space="preserve">PEVuZE5vdGU+PENpdGU+PEF1dGhvcj5BcnJpZ2hpPC9BdXRob3I+PFllYXI+MjAwMDwvWWVhcj48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=
</w:fldData>
        </w:fldChar>
      </w:r>
      <w:r w:rsidR="00244082">
        <w:instrText xml:space="preserve"> ADDIN EN.CITE.DATA </w:instrText>
      </w:r>
      <w:r w:rsidR="00244082">
        <w:fldChar w:fldCharType="end"/>
      </w:r>
      <w:r w:rsidR="008C4D3E">
        <w:fldChar w:fldCharType="separate"/>
      </w:r>
      <w:r w:rsidR="002424C8" w:rsidRPr="002424C8">
        <w:rPr>
          <w:noProof/>
          <w:vertAlign w:val="superscript"/>
        </w:rPr>
        <w:t>6-9</w:t>
      </w:r>
      <w:r w:rsidR="008C4D3E">
        <w:fldChar w:fldCharType="end"/>
      </w:r>
      <w:r w:rsidR="00324C4D">
        <w:t xml:space="preserve"> </w:t>
      </w:r>
      <w:r w:rsidR="00943FF4">
        <w:t>Although the mechanism is not fully understood, mental stress-induced myocardial ischemia (MSIMI) carries a worse prognosis with a nearly twofold increase in risk of cardiac events and mortality.</w:t>
      </w:r>
      <w:r w:rsidR="002424C8">
        <w:fldChar w:fldCharType="begin">
          <w:fldData xml:space="preserve">PEVuZE5vdGU+PENpdGU+PEF1dGhvcj5XZWk8L0F1dGhvcj48WWVhcj4yMDE0PC9ZZWFyPjxSZWNO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</w:fldData>
        </w:fldChar>
      </w:r>
      <w:r w:rsidR="00244082">
        <w:instrText xml:space="preserve"> ADDIN EN.CITE </w:instrText>
      </w:r>
      <w:r w:rsidR="00244082">
        <w:fldChar w:fldCharType="begin">
          <w:fldData xml:space="preserve">PEVuZE5vdGU+PENpdGU+PEF1dGhvcj5XZWk8L0F1dGhvcj48WWVhcj4yMDE0PC9ZZWFyPjxSZWNO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</w:fldData>
        </w:fldChar>
      </w:r>
      <w:r w:rsidR="00244082">
        <w:instrText xml:space="preserve"> ADDIN EN.CITE.DATA </w:instrText>
      </w:r>
      <w:r w:rsidR="00244082">
        <w:fldChar w:fldCharType="end"/>
      </w:r>
      <w:r w:rsidR="002424C8">
        <w:fldChar w:fldCharType="separate"/>
      </w:r>
      <w:r w:rsidR="002424C8" w:rsidRPr="002424C8">
        <w:rPr>
          <w:noProof/>
          <w:vertAlign w:val="superscript"/>
        </w:rPr>
        <w:t>10</w:t>
      </w:r>
      <w:r w:rsidR="002424C8">
        <w:fldChar w:fldCharType="end"/>
      </w:r>
      <w:r w:rsidR="00943FF4">
        <w:t xml:space="preserve"> </w:t>
      </w:r>
      <w:r w:rsidR="00645554">
        <w:t xml:space="preserve">Mental stress </w:t>
      </w:r>
      <w:r w:rsidR="00943FF4">
        <w:t>does lead</w:t>
      </w:r>
      <w:r w:rsidR="00645554">
        <w:t xml:space="preserve"> to a different response from the cardiovascular </w:t>
      </w:r>
      <w:r w:rsidR="00943FF4">
        <w:t>system</w:t>
      </w:r>
      <w:r w:rsidR="00645554">
        <w:t xml:space="preserve"> as compared to exercise. There is a modest increase in cardiac output, but during mental stress systemic vascular resistance increases, as compared to the decrease seen during exercise.</w:t>
      </w:r>
      <w:r w:rsidR="00645554">
        <w:fldChar w:fldCharType="begin">
          <w:fldData xml:space="preserve">PEVuZE5vdGU+PENpdGU+PEF1dGhvcj5BbCZhcG9zO0Fic2k8L0F1dGhvcj48WWVhcj4xOTk3PC9Z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</w:fldData>
        </w:fldChar>
      </w:r>
      <w:r w:rsidR="00244082">
        <w:instrText xml:space="preserve"> ADDIN EN.CITE </w:instrText>
      </w:r>
      <w:r w:rsidR="00244082">
        <w:fldChar w:fldCharType="begin">
          <w:fldData xml:space="preserve">PEVuZE5vdGU+PENpdGU+PEF1dGhvcj5BbCZhcG9zO0Fic2k8L0F1dGhvcj48WWVhcj4xOTk3PC9Z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</w:fldData>
        </w:fldChar>
      </w:r>
      <w:r w:rsidR="00244082">
        <w:instrText xml:space="preserve"> ADDIN EN.CITE.DATA </w:instrText>
      </w:r>
      <w:r w:rsidR="00244082">
        <w:fldChar w:fldCharType="end"/>
      </w:r>
      <w:r w:rsidR="00645554">
        <w:fldChar w:fldCharType="separate"/>
      </w:r>
      <w:r w:rsidR="002424C8" w:rsidRPr="002424C8">
        <w:rPr>
          <w:noProof/>
          <w:vertAlign w:val="superscript"/>
        </w:rPr>
        <w:t>11,12</w:t>
      </w:r>
      <w:r w:rsidR="00645554">
        <w:fldChar w:fldCharType="end"/>
      </w:r>
      <w:r w:rsidR="00645554">
        <w:t xml:space="preserve"> </w:t>
      </w:r>
      <w:r w:rsidR="00244082">
        <w:t>M</w:t>
      </w:r>
      <w:r w:rsidR="000B5FA7">
        <w:t>ental stress is shown to lead to changes consistent with endothelial dysfunction,</w:t>
      </w:r>
      <w:r w:rsidR="00244082">
        <w:fldChar w:fldCharType="begin"/>
      </w:r>
      <w:r w:rsidR="00244082">
        <w:instrText xml:space="preserve"> ADDIN EN.CITE &lt;EndNote&gt;&lt;Cite&gt;&lt;Author&gt;Strawn&lt;/Author&gt;&lt;Year&gt;1991&lt;/Year&gt;&lt;RecNum&gt;60&lt;/RecNum&gt;&lt;DisplayText&gt;&lt;style face="superscript"&gt;13&lt;/style&gt;&lt;/DisplayText&gt;&lt;record&gt;&lt;rec-number&gt;60&lt;/rec-number&gt;&lt;foreign-keys&gt;&lt;key app="EN" db-id="atpvdtzd1959tteprx8vrxzwpftw05za9awx" timestamp="1545265255"&gt;60&lt;/key&gt;&lt;/foreign-keys&gt;&lt;ref-type name="Journal Article"&gt;17&lt;/ref-type&gt;&lt;contributors&gt;&lt;authors&gt;&lt;author&gt;Strawn, W. B.&lt;/author&gt;&lt;author&gt;Bondjers, G.&lt;/author&gt;&lt;author&gt;Kaplan, J. R.&lt;/author&gt;&lt;author&gt;Manuck, S. B.&lt;/author&gt;&lt;author&gt;Schwenke, D. C.&lt;/author&gt;&lt;author&gt;Hansson, G. K.&lt;/author&gt;&lt;author&gt;Shively, C. A.&lt;/author&gt;&lt;author&gt;Clarkson, T. B.&lt;/author&gt;&lt;/authors&gt;&lt;/contributors&gt;&lt;auth-address&gt;Arteriosclerosis Research Center, Bowman Gray School of Medicine, Winston-Salem, N.C.&lt;/auth-address&gt;&lt;titles&gt;&lt;title&gt;Endothelial dysfunction in response to psychosocial stress in monkeys&lt;/title&gt;&lt;secondary-title&gt;Circ Res&lt;/secondary-title&gt;&lt;/titles&gt;&lt;periodical&gt;&lt;full-title&gt;Circ Res&lt;/full-title&gt;&lt;/periodical&gt;&lt;pages&gt;1270-9&lt;/pages&gt;&lt;volume&gt;68&lt;/volume&gt;&lt;number&gt;5&lt;/number&gt;&lt;edition&gt;1991/05/01&lt;/edition&gt;&lt;keywords&gt;&lt;keyword&gt;Animals&lt;/keyword&gt;&lt;keyword&gt;Aorta, Abdominal/metabolism&lt;/keyword&gt;&lt;keyword&gt;Arteriosclerosis/etiology&lt;/keyword&gt;&lt;keyword&gt;Carotid Arteries/metabolism&lt;/keyword&gt;&lt;keyword&gt;Cell Survival&lt;/keyword&gt;&lt;keyword&gt;Coronary Vessels/metabolism&lt;/keyword&gt;&lt;keyword&gt;Endothelium, Vascular/cytology/metabolism/*physiopathology&lt;/keyword&gt;&lt;keyword&gt;Heart Rate&lt;/keyword&gt;&lt;keyword&gt;Lipid Metabolism&lt;/keyword&gt;&lt;keyword&gt;Macaca fascicularis&lt;/keyword&gt;&lt;keyword&gt;Male&lt;/keyword&gt;&lt;keyword&gt;Metoprolol/pharmacology&lt;/keyword&gt;&lt;keyword&gt;Stress, Psychological/*physiopathology&lt;/keyword&gt;&lt;/keywords&gt;&lt;dates&gt;&lt;year&gt;1991&lt;/year&gt;&lt;pub-dates&gt;&lt;date&gt;May&lt;/date&gt;&lt;/pub-dates&gt;&lt;/dates&gt;&lt;isbn&gt;0009-7330 (Print)&amp;#xD;0009-7330 (Linking)&lt;/isbn&gt;&lt;accession-num&gt;2018991&lt;/accession-num&gt;&lt;urls&gt;&lt;related-urls&gt;&lt;url&gt;https://www.ncbi.nlm.nih.gov/pubmed/2018991&lt;/url&gt;&lt;/related-urls&gt;&lt;/urls&gt;&lt;electronic-resource-num&gt;10.1161/01.RES.68.5.1270&lt;/electronic-resource-num&gt;&lt;/record&gt;&lt;/Cite&gt;&lt;/EndNote&gt;</w:instrText>
      </w:r>
      <w:r w:rsidR="00244082">
        <w:fldChar w:fldCharType="separate"/>
      </w:r>
      <w:r w:rsidR="00244082" w:rsidRPr="00244082">
        <w:rPr>
          <w:noProof/>
          <w:vertAlign w:val="superscript"/>
        </w:rPr>
        <w:t>13</w:t>
      </w:r>
      <w:r w:rsidR="00244082">
        <w:fldChar w:fldCharType="end"/>
      </w:r>
      <w:r w:rsidR="000B5FA7">
        <w:t xml:space="preserve"> </w:t>
      </w:r>
      <w:r w:rsidR="00605FA4">
        <w:t>however the mechanism does not appear to be through inflammatory markers</w:t>
      </w:r>
      <w:r w:rsidR="006F10B3">
        <w:t xml:space="preserve"> and may instead by partially </w:t>
      </w:r>
      <w:r w:rsidR="006F10B3">
        <w:t>mediated by neuronal nitric oxide synthase</w:t>
      </w:r>
      <w:r w:rsidR="00605FA4">
        <w:t>.</w:t>
      </w:r>
      <w:r w:rsidR="00244082">
        <w:fldChar w:fldCharType="begin">
          <w:fldData xml:space="preserve">PEVuZE5vdGU+PENpdGU+PEF1dGhvcj5IYW1tYWRhaDwvQXV0aG9yPjxZZWFyPjIwMTg8L1llYXI+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</w:fldData>
        </w:fldChar>
      </w:r>
      <w:r w:rsidR="006F10B3">
        <w:instrText xml:space="preserve"> ADDIN EN.CITE </w:instrText>
      </w:r>
      <w:r w:rsidR="006F10B3">
        <w:fldChar w:fldCharType="begin">
          <w:fldData xml:space="preserve">PEVuZE5vdGU+PENpdGU+PEF1dGhvcj5IYW1tYWRhaDwvQXV0aG9yPjxZZWFyPjIwMTg8L1llYXI+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</w:fldData>
        </w:fldChar>
      </w:r>
      <w:r w:rsidR="006F10B3">
        <w:instrText xml:space="preserve"> ADDIN EN.CITE.DATA </w:instrText>
      </w:r>
      <w:r w:rsidR="006F10B3">
        <w:fldChar w:fldCharType="end"/>
      </w:r>
      <w:r w:rsidR="00244082">
        <w:fldChar w:fldCharType="separate"/>
      </w:r>
      <w:r w:rsidR="006F10B3" w:rsidRPr="006F10B3">
        <w:rPr>
          <w:noProof/>
          <w:vertAlign w:val="superscript"/>
        </w:rPr>
        <w:t>14,15</w:t>
      </w:r>
      <w:r w:rsidR="00244082">
        <w:fldChar w:fldCharType="end"/>
      </w:r>
      <w:r w:rsidR="00244082">
        <w:t xml:space="preserve"> </w:t>
      </w:r>
      <w:r w:rsidR="00800A64">
        <w:t>While coronary vasomotor function is affected by mental stress, there are also changes and increases in peripheral vasoconstriction, however they differ by sex.</w:t>
      </w:r>
      <w:r w:rsidR="006F10B3">
        <w:fldChar w:fldCharType="begin">
          <w:fldData xml:space="preserve">PEVuZE5vdGU+PENpdGU+PEF1dGhvcj5TdWxsaXZhbjwvQXV0aG9yPjxZZWFyPjIwMTg8L1llYXI+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</w:fldData>
        </w:fldChar>
      </w:r>
      <w:r w:rsidR="006F10B3">
        <w:instrText xml:space="preserve"> ADDIN EN.CITE </w:instrText>
      </w:r>
      <w:r w:rsidR="006F10B3">
        <w:fldChar w:fldCharType="begin">
          <w:fldData xml:space="preserve">PEVuZE5vdGU+PENpdGU+PEF1dGhvcj5TdWxsaXZhbjwvQXV0aG9yPjxZZWFyPjIwMTg8L1llYXI+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</w:fldData>
        </w:fldChar>
      </w:r>
      <w:r w:rsidR="006F10B3">
        <w:instrText xml:space="preserve"> ADDIN EN.CITE.DATA </w:instrText>
      </w:r>
      <w:r w:rsidR="006F10B3">
        <w:fldChar w:fldCharType="end"/>
      </w:r>
      <w:r w:rsidR="006F10B3">
        <w:fldChar w:fldCharType="separate"/>
      </w:r>
      <w:r w:rsidR="006F10B3" w:rsidRPr="006F10B3">
        <w:rPr>
          <w:noProof/>
          <w:vertAlign w:val="superscript"/>
        </w:rPr>
        <w:t>16</w:t>
      </w:r>
      <w:r w:rsidR="006F10B3">
        <w:fldChar w:fldCharType="end"/>
      </w:r>
      <w:r w:rsidR="00605FA4">
        <w:t xml:space="preserve"> </w:t>
      </w:r>
    </w:p>
    <w:p w14:paraId="7635517E" w14:textId="60BE394E" w:rsidR="0082263A" w:rsidRPr="0082263A" w:rsidRDefault="00800A64" w:rsidP="0082263A">
      <w:pPr>
        <w:pStyle w:val="Bibliography"/>
      </w:pPr>
      <w:r>
        <w:t xml:space="preserve">MSIMI </w:t>
      </w:r>
      <w:r w:rsidR="00244082">
        <w:t>is independently associated with anginal symptoms independent of the presence of obstructive coronary artery disease,</w:t>
      </w:r>
      <w:r w:rsidR="00244082">
        <w:fldChar w:fldCharType="begin">
          <w:fldData xml:space="preserve">PEVuZE5vdGU+PENpdGU+PEF1dGhvcj5IYW1tYWRhaDwvQXV0aG9yPjxZZWFyPjIwMTc8L1llYXI+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</w:fldData>
        </w:fldChar>
      </w:r>
      <w:r w:rsidR="006F10B3">
        <w:instrText xml:space="preserve"> ADDIN EN.CITE </w:instrText>
      </w:r>
      <w:r w:rsidR="006F10B3">
        <w:fldChar w:fldCharType="begin">
          <w:fldData xml:space="preserve">PEVuZE5vdGU+PENpdGU+PEF1dGhvcj5IYW1tYWRhaDwvQXV0aG9yPjxZZWFyPjIwMTc8L1llYXI+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</w:fldData>
        </w:fldChar>
      </w:r>
      <w:r w:rsidR="006F10B3">
        <w:instrText xml:space="preserve"> ADDIN EN.CITE.DATA </w:instrText>
      </w:r>
      <w:r w:rsidR="006F10B3">
        <w:fldChar w:fldCharType="end"/>
      </w:r>
      <w:r w:rsidR="00244082">
        <w:fldChar w:fldCharType="separate"/>
      </w:r>
      <w:r w:rsidR="006F10B3" w:rsidRPr="006F10B3">
        <w:rPr>
          <w:noProof/>
          <w:vertAlign w:val="superscript"/>
        </w:rPr>
        <w:t>17,18</w:t>
      </w:r>
      <w:r w:rsidR="00244082">
        <w:fldChar w:fldCharType="end"/>
      </w:r>
      <w:r w:rsidR="00244082">
        <w:t xml:space="preserve"> and is associated with other psychological stressors such as anger and depression.</w:t>
      </w:r>
      <w:r w:rsidR="00244082">
        <w:fldChar w:fldCharType="begin">
          <w:fldData xml:space="preserve">PEVuZE5vdGU+PENpdGU+PEF1dGhvcj5XZWk8L0F1dGhvcj48WWVhcj4yMDE0PC9ZZWFyPjxSZWNO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==
</w:fldData>
        </w:fldChar>
      </w:r>
      <w:r w:rsidR="006F10B3">
        <w:instrText xml:space="preserve"> ADDIN EN.CITE </w:instrText>
      </w:r>
      <w:r w:rsidR="006F10B3">
        <w:fldChar w:fldCharType="begin">
          <w:fldData xml:space="preserve">PEVuZE5vdGU+PENpdGU+PEF1dGhvcj5XZWk8L0F1dGhvcj48WWVhcj4yMDE0PC9ZZWFyPjxSZWNO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==
</w:fldData>
        </w:fldChar>
      </w:r>
      <w:r w:rsidR="006F10B3">
        <w:instrText xml:space="preserve"> ADDIN EN.CITE.DATA </w:instrText>
      </w:r>
      <w:r w:rsidR="006F10B3">
        <w:fldChar w:fldCharType="end"/>
      </w:r>
      <w:r w:rsidR="00244082">
        <w:fldChar w:fldCharType="separate"/>
      </w:r>
      <w:r w:rsidR="006F10B3" w:rsidRPr="006F10B3">
        <w:rPr>
          <w:noProof/>
          <w:vertAlign w:val="superscript"/>
        </w:rPr>
        <w:t>19,20</w:t>
      </w:r>
      <w:r w:rsidR="00244082">
        <w:fldChar w:fldCharType="end"/>
      </w:r>
      <w:r w:rsidR="00083ED9">
        <w:t xml:space="preserve"> These psychological factors suggest neurological structures may be indicated in the pathophysiology of MSIMI. We studied brain correlates in those</w:t>
      </w:r>
      <w:r w:rsidR="000A0506">
        <w:t xml:space="preserve"> that develop MSIMI, and we showed an increased activation to stress in the anterior </w:t>
      </w:r>
      <w:r w:rsidR="000A0506">
        <w:t>cingulate, inferior frontal gyrus, and parietal cortex during public speaking, with additional activity in the left insula during arithmetic stress.</w:t>
      </w:r>
      <w:r w:rsidR="006F10B3">
        <w:fldChar w:fldCharType="begin">
          <w:fldData xml:space="preserve">PEVuZE5vdGU+PENpdGU+PEF1dGhvcj5CcmVtbmVyPC9BdXRob3I+PFllYXI+MjAxODwvWWVhcj48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==
</w:fldData>
        </w:fldChar>
      </w:r>
      <w:r w:rsidR="006F10B3">
        <w:instrText xml:space="preserve"> ADDIN EN.CITE </w:instrText>
      </w:r>
      <w:r w:rsidR="006F10B3">
        <w:fldChar w:fldCharType="begin">
          <w:fldData xml:space="preserve">PEVuZE5vdGU+PENpdGU+PEF1dGhvcj5CcmVtbmVyPC9BdXRob3I+PFllYXI+MjAxODwvWWVhcj48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==
</w:fldData>
        </w:fldChar>
      </w:r>
      <w:r w:rsidR="006F10B3">
        <w:instrText xml:space="preserve"> ADDIN EN.CITE.DATA </w:instrText>
      </w:r>
      <w:r w:rsidR="006F10B3">
        <w:fldChar w:fldCharType="end"/>
      </w:r>
      <w:r w:rsidR="006F10B3">
        <w:fldChar w:fldCharType="separate"/>
      </w:r>
      <w:r w:rsidR="006F10B3" w:rsidRPr="006F10B3">
        <w:rPr>
          <w:noProof/>
          <w:vertAlign w:val="superscript"/>
        </w:rPr>
        <w:t>21</w:t>
      </w:r>
      <w:r w:rsidR="006F10B3">
        <w:fldChar w:fldCharType="end"/>
      </w:r>
      <w:r>
        <w:t xml:space="preserve"> We examined brain correlates in those that developed stress-induced peripheral vasoconstriction</w:t>
      </w:r>
      <w:r w:rsidR="00083ED9">
        <w:t>;</w:t>
      </w:r>
      <w:r>
        <w:t xml:space="preserve"> </w:t>
      </w:r>
      <w:r w:rsidR="00083ED9">
        <w:t>we found</w:t>
      </w:r>
      <w:r>
        <w:t xml:space="preserve"> increased activation in the insula and parietal cortex and decreased activation of the medial prefrontal cortex compared to control.</w:t>
      </w:r>
      <w:r w:rsidR="006F10B3">
        <w:fldChar w:fldCharType="begin"/>
      </w:r>
      <w:r w:rsidR="006F10B3">
        <w:instrText xml:space="preserve"> ADDIN EN.CITE &lt;EndNote&gt;&lt;Cite&gt;&lt;Author&gt;Shah&lt;/Author&gt;&lt;Year&gt;2018&lt;/Year&gt;&lt;RecNum&gt;70&lt;/RecNum&gt;&lt;DisplayText&gt;&lt;style face="superscript"&gt;22&lt;/style&gt;&lt;/DisplayText&gt;&lt;record&gt;&lt;rec-number&gt;70&lt;/rec-number&gt;&lt;foreign-keys&gt;&lt;key app="EN" db-id="atpvdtzd1959tteprx8vrxzwpftw05za9awx" timestamp="1545265255"&gt;70&lt;/key&gt;&lt;/foreign-keys&gt;&lt;ref-type name="Book Section"&gt;5&lt;/ref-type&gt;&lt;contributors&gt;&lt;authors&gt;&lt;author&gt;Shah, Amit&lt;/author&gt;&lt;author&gt;Chen, Chuqing&lt;/author&gt;&lt;author&gt;Campanella, Carolina&lt;/author&gt;&lt;author&gt;Kasher, Nicole&lt;/author&gt;&lt;author&gt;Evans, Sarah&lt;/author&gt;&lt;author&gt;Reiff, Collin&lt;/author&gt;&lt;author&gt;Mishra, Sanskriti&lt;/author&gt;&lt;author&gt;Hammadah, Muhammad&lt;/author&gt;&lt;author&gt;Lima, Bruno B.&lt;/author&gt;&lt;author&gt;Wilmot, Kobina&lt;/author&gt;&lt;author&gt;Al Mheid, Ibhar&lt;/author&gt;&lt;author&gt;Alkhoder, Ayman&lt;/author&gt;&lt;author&gt;Isakadze, Nino&lt;/author&gt;&lt;author&gt;Levantsevych, Oleksiy&lt;/author&gt;&lt;author&gt;Pimple, Pratik M.&lt;/author&gt;&lt;author&gt;Garcia, Ernest V.&lt;/author&gt;&lt;author&gt;Wittbrodt, Matthew&lt;/author&gt;&lt;author&gt;Nye, Jonathon&lt;/author&gt;&lt;author&gt;Ward, Laura&lt;/author&gt;&lt;author&gt;Lewis, Tené T.&lt;/author&gt;&lt;author&gt;Kutner, Michael&lt;/author&gt;&lt;author&gt;Raggi, Paolo&lt;/author&gt;&lt;author&gt;Quyyumi, Arshed&lt;/author&gt;&lt;author&gt;Vaccarino, Viola&lt;/author&gt;&lt;author&gt;Bremner, J. Douglas&lt;/author&gt;&lt;/authors&gt;&lt;/contributors&gt;&lt;titles&gt;&lt;title&gt;Brain correlates of stress-induced peripheral vasoconstriction in patients with cardiovascular disease&lt;/title&gt;&lt;secondary-title&gt;Psychophysiology&lt;/secondary-title&gt;&lt;/titles&gt;&lt;periodical&gt;&lt;full-title&gt;Psychophysiology&lt;/full-title&gt;&lt;/periodical&gt;&lt;pages&gt;e13291&lt;/pages&gt;&lt;keywords&gt;&lt;keyword&gt;PET/SPECT&lt;/keyword&gt;&lt;keyword&gt;cardiovascular&lt;/keyword&gt;&lt;keyword&gt;neuropsychology&lt;/keyword&gt;&lt;keyword&gt;stress&lt;/keyword&gt;&lt;/keywords&gt;&lt;dates&gt;&lt;year&gt;2018&lt;/year&gt;&lt;/dates&gt;&lt;publisher&gt;Wiley/Blackwell (10.1111)&lt;/publisher&gt;&lt;accession-num&gt;30276815&lt;/accession-num&gt;&lt;label&gt;done&lt;/label&gt;&lt;urls&gt;&lt;/urls&gt;&lt;electronic-resource-num&gt;10.1111/psyp.13291&lt;/electronic-resource-num&gt;&lt;/record&gt;&lt;/Cite&gt;&lt;/EndNote&gt;</w:instrText>
      </w:r>
      <w:r w:rsidR="006F10B3">
        <w:fldChar w:fldCharType="separate"/>
      </w:r>
      <w:r w:rsidR="006F10B3" w:rsidRPr="006F10B3">
        <w:rPr>
          <w:noProof/>
          <w:vertAlign w:val="superscript"/>
        </w:rPr>
        <w:t>22</w:t>
      </w:r>
      <w:r w:rsidR="006F10B3">
        <w:fldChar w:fldCharType="end"/>
      </w:r>
      <w:r w:rsidR="006F10B3">
        <w:t xml:space="preserve"> </w:t>
      </w:r>
      <w:r w:rsidR="002F1318">
        <w:t xml:space="preserve">Additionally, we showed that in several individuals mental stress induces a </w:t>
      </w:r>
      <w:r w:rsidR="002F1318">
        <w:rPr>
          <w:color w:val="000000"/>
          <w:shd w:val="clear" w:color="auto" w:fill="FFFFFF"/>
        </w:rPr>
        <w:t>coronary microvascular vasodilator response measured as changes in coronary blood flow during angiography, and that this microvascular response is endothelium‐dependent and correlates with peripheral microvascular function during mental stress</w:t>
      </w:r>
      <w:r w:rsidR="00083ED9">
        <w:t>,</w:t>
      </w:r>
      <w:r w:rsidR="002424C8">
        <w:fldChar w:fldCharType="begin">
          <w:fldData xml:space="preserve">PEVuZE5vdGU+PENpdGU+PEF1dGhvcj5IYW1tYWRhaDwvQXV0aG9yPjxZZWFyPjIwMTg8L1llYXI+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</w:fldData>
        </w:fldChar>
      </w:r>
      <w:r w:rsidR="006F10B3">
        <w:instrText xml:space="preserve"> ADDIN EN.CITE </w:instrText>
      </w:r>
      <w:r w:rsidR="006F10B3">
        <w:fldChar w:fldCharType="begin">
          <w:fldData xml:space="preserve">PEVuZE5vdGU+PENpdGU+PEF1dGhvcj5IYW1tYWRhaDwvQXV0aG9yPjxZZWFyPjIwMTg8L1llYXI+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</w:fldData>
        </w:fldChar>
      </w:r>
      <w:r w:rsidR="006F10B3">
        <w:instrText xml:space="preserve"> ADDIN EN.CITE.DATA </w:instrText>
      </w:r>
      <w:r w:rsidR="006F10B3">
        <w:fldChar w:fldCharType="end"/>
      </w:r>
      <w:r w:rsidR="002424C8">
        <w:fldChar w:fldCharType="separate"/>
      </w:r>
      <w:r w:rsidR="006F10B3" w:rsidRPr="006F10B3">
        <w:rPr>
          <w:noProof/>
          <w:vertAlign w:val="superscript"/>
        </w:rPr>
        <w:t>23</w:t>
      </w:r>
      <w:r w:rsidR="002424C8">
        <w:fldChar w:fldCharType="end"/>
      </w:r>
      <w:r w:rsidR="00083ED9">
        <w:t xml:space="preserve"> suggesting ANS dysfunction as the likely basis for these findings.</w:t>
      </w:r>
    </w:p>
    <w:p w14:paraId="2C3E48B1" w14:textId="77777777" w:rsidR="0082263A" w:rsidRDefault="0082263A">
      <w:pPr>
        <w:pStyle w:val="Bibliography"/>
        <w:rPr>
          <w:u w:val="single"/>
        </w:rPr>
      </w:pPr>
    </w:p>
    <w:p w14:paraId="54350E73" w14:textId="6BBCFEDF" w:rsidR="00FF3F54" w:rsidRDefault="009154E7">
      <w:pPr>
        <w:pStyle w:val="Bibliography"/>
      </w:pPr>
      <w:r>
        <w:br w:type="column"/>
      </w:r>
      <w:r w:rsidR="0082263A">
        <w:lastRenderedPageBreak/>
        <w:t>REFERENCES</w:t>
      </w:r>
    </w:p>
    <w:p w14:paraId="44BD3EFC" w14:textId="77777777" w:rsidR="006F10B3" w:rsidRPr="006F10B3" w:rsidRDefault="00FF3F54" w:rsidP="006F10B3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F10B3" w:rsidRPr="006F10B3">
        <w:rPr>
          <w:noProof/>
        </w:rPr>
        <w:t>1.</w:t>
      </w:r>
      <w:r w:rsidR="006F10B3" w:rsidRPr="006F10B3">
        <w:rPr>
          <w:noProof/>
        </w:rPr>
        <w:tab/>
        <w:t xml:space="preserve">Denollet J, Brutsaert DL. Personality, disease severity, and the risk of long-term cardiac events in patients with a decreased ejection fraction after myocardial infarction. </w:t>
      </w:r>
      <w:r w:rsidR="006F10B3" w:rsidRPr="006F10B3">
        <w:rPr>
          <w:i/>
          <w:noProof/>
        </w:rPr>
        <w:t xml:space="preserve">Circulation. </w:t>
      </w:r>
      <w:r w:rsidR="006F10B3" w:rsidRPr="006F10B3">
        <w:rPr>
          <w:noProof/>
        </w:rPr>
        <w:t>1998;97(2):167-173.</w:t>
      </w:r>
    </w:p>
    <w:p w14:paraId="63DE2B6B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2.</w:t>
      </w:r>
      <w:r w:rsidRPr="006F10B3">
        <w:rPr>
          <w:noProof/>
        </w:rPr>
        <w:tab/>
        <w:t xml:space="preserve">Mittleman MA, Maclure M, Sherwood JB, et al. Triggering of acute myocardial infarction onset by episodes of anger. Determinants of Myocardial Infarction Onset Study Investigators. </w:t>
      </w:r>
      <w:r w:rsidRPr="006F10B3">
        <w:rPr>
          <w:i/>
          <w:noProof/>
        </w:rPr>
        <w:t xml:space="preserve">Circulation. </w:t>
      </w:r>
      <w:r w:rsidRPr="006F10B3">
        <w:rPr>
          <w:noProof/>
        </w:rPr>
        <w:t>1995;92(7):1720-1725.</w:t>
      </w:r>
    </w:p>
    <w:p w14:paraId="31C5C9B1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3.</w:t>
      </w:r>
      <w:r w:rsidRPr="006F10B3">
        <w:rPr>
          <w:noProof/>
        </w:rPr>
        <w:tab/>
        <w:t xml:space="preserve">Taggart P, Boyett MR, Logantha S, Lambiase PD. Anger, emotion, and arrhythmias: from brain to heart. </w:t>
      </w:r>
      <w:r w:rsidRPr="006F10B3">
        <w:rPr>
          <w:i/>
          <w:noProof/>
        </w:rPr>
        <w:t xml:space="preserve">Front Physiol. </w:t>
      </w:r>
      <w:r w:rsidRPr="006F10B3">
        <w:rPr>
          <w:noProof/>
        </w:rPr>
        <w:t>2011;2:67.</w:t>
      </w:r>
    </w:p>
    <w:p w14:paraId="5D42366F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4.</w:t>
      </w:r>
      <w:r w:rsidRPr="006F10B3">
        <w:rPr>
          <w:noProof/>
        </w:rPr>
        <w:tab/>
        <w:t xml:space="preserve">Leor J, Poole WK, Kloner RA. Sudden Cardiac Death Triggered by an Earthquake. </w:t>
      </w:r>
      <w:r w:rsidRPr="006F10B3">
        <w:rPr>
          <w:i/>
          <w:noProof/>
        </w:rPr>
        <w:t xml:space="preserve">New England Journal of Medicine. </w:t>
      </w:r>
      <w:r w:rsidRPr="006F10B3">
        <w:rPr>
          <w:noProof/>
        </w:rPr>
        <w:t>1996;334:413-419.</w:t>
      </w:r>
    </w:p>
    <w:p w14:paraId="328FA8E2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5.</w:t>
      </w:r>
      <w:r w:rsidRPr="006F10B3">
        <w:rPr>
          <w:noProof/>
        </w:rPr>
        <w:tab/>
        <w:t xml:space="preserve">Leor J, Kloner RA. The Northridge earthquake as a trigger for acute myocardial infarction. </w:t>
      </w:r>
      <w:r w:rsidRPr="006F10B3">
        <w:rPr>
          <w:i/>
          <w:noProof/>
        </w:rPr>
        <w:t xml:space="preserve">American Journal of Cardiology. </w:t>
      </w:r>
      <w:r w:rsidRPr="006F10B3">
        <w:rPr>
          <w:noProof/>
        </w:rPr>
        <w:t>1996;77:1230-1232.</w:t>
      </w:r>
    </w:p>
    <w:p w14:paraId="017A3102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6.</w:t>
      </w:r>
      <w:r w:rsidRPr="006F10B3">
        <w:rPr>
          <w:noProof/>
        </w:rPr>
        <w:tab/>
        <w:t>Myocardial bloodflow response during mental stress in patients with coronary artery disease, Lancet(2000).</w:t>
      </w:r>
    </w:p>
    <w:p w14:paraId="00F0CB19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7.</w:t>
      </w:r>
      <w:r w:rsidRPr="006F10B3">
        <w:rPr>
          <w:noProof/>
        </w:rPr>
        <w:tab/>
        <w:t xml:space="preserve">Lacy CR, Contrada RJ, Robbins ML, et al. Coronary vasoconstriction induced by mental stress (simulated public speaking). </w:t>
      </w:r>
      <w:r w:rsidRPr="006F10B3">
        <w:rPr>
          <w:i/>
          <w:noProof/>
        </w:rPr>
        <w:t xml:space="preserve">Am J Cardiol. </w:t>
      </w:r>
      <w:r w:rsidRPr="006F10B3">
        <w:rPr>
          <w:noProof/>
        </w:rPr>
        <w:t>1995;75(7):503-505.</w:t>
      </w:r>
    </w:p>
    <w:p w14:paraId="2B2A8201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8.</w:t>
      </w:r>
      <w:r w:rsidRPr="006F10B3">
        <w:rPr>
          <w:noProof/>
        </w:rPr>
        <w:tab/>
        <w:t xml:space="preserve">Schoder H, Silverman DH, Campisi R, et al. Regulation of myocardial blood flow response to mental stress in healthy individuals. </w:t>
      </w:r>
      <w:r w:rsidRPr="006F10B3">
        <w:rPr>
          <w:i/>
          <w:noProof/>
        </w:rPr>
        <w:t xml:space="preserve">Am J Physiol Heart Circ Physiol. </w:t>
      </w:r>
      <w:r w:rsidRPr="006F10B3">
        <w:rPr>
          <w:noProof/>
        </w:rPr>
        <w:t>2000;278(2):H360-366.</w:t>
      </w:r>
    </w:p>
    <w:p w14:paraId="1DA3F70B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9.</w:t>
      </w:r>
      <w:r w:rsidRPr="006F10B3">
        <w:rPr>
          <w:noProof/>
        </w:rPr>
        <w:tab/>
        <w:t xml:space="preserve">Schoder H, Silverman DH, Campisi R, et al. Effect of mental stress on myocardial blood flow and vasomotion in patients with coronary artery disease. </w:t>
      </w:r>
      <w:r w:rsidRPr="006F10B3">
        <w:rPr>
          <w:i/>
          <w:noProof/>
        </w:rPr>
        <w:t xml:space="preserve">J Nucl Med. </w:t>
      </w:r>
      <w:r w:rsidRPr="006F10B3">
        <w:rPr>
          <w:noProof/>
        </w:rPr>
        <w:t>2000;41(1):11-16.</w:t>
      </w:r>
    </w:p>
    <w:p w14:paraId="60B16CA7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10.</w:t>
      </w:r>
      <w:r w:rsidRPr="006F10B3">
        <w:rPr>
          <w:noProof/>
        </w:rPr>
        <w:tab/>
        <w:t xml:space="preserve">Wei J, Rooks C, Ramadan R, et al. Meta-analysis of mental stress-induced myocardial ischemia and subsequent cardiac events in patients with coronary artery disease. </w:t>
      </w:r>
      <w:r w:rsidRPr="006F10B3">
        <w:rPr>
          <w:i/>
          <w:noProof/>
        </w:rPr>
        <w:t xml:space="preserve">Am J Cardiol. </w:t>
      </w:r>
      <w:r w:rsidRPr="006F10B3">
        <w:rPr>
          <w:noProof/>
        </w:rPr>
        <w:t>2014;114(2):187-192.</w:t>
      </w:r>
    </w:p>
    <w:p w14:paraId="725292BD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11.</w:t>
      </w:r>
      <w:r w:rsidRPr="006F10B3">
        <w:rPr>
          <w:noProof/>
        </w:rPr>
        <w:tab/>
        <w:t xml:space="preserve">Al'Absi M, Bongard S, Buchanan T, Pincomb GA, Licinio J, Lovallo WR. Cardiovascular and neuroendocrine adjustment to public speaking and mental arithmetic stressors. </w:t>
      </w:r>
      <w:r w:rsidRPr="006F10B3">
        <w:rPr>
          <w:i/>
          <w:noProof/>
        </w:rPr>
        <w:t xml:space="preserve">Psychophysiology. </w:t>
      </w:r>
      <w:r w:rsidRPr="006F10B3">
        <w:rPr>
          <w:noProof/>
        </w:rPr>
        <w:t>1997;34(3):266-275.</w:t>
      </w:r>
    </w:p>
    <w:p w14:paraId="3EEA9F6A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12.</w:t>
      </w:r>
      <w:r w:rsidRPr="006F10B3">
        <w:rPr>
          <w:noProof/>
        </w:rPr>
        <w:tab/>
        <w:t xml:space="preserve">Arri SS, Ryan M, Redwood SR, Marber MS. Mental stress-induced myocardial ischaemia. </w:t>
      </w:r>
      <w:r w:rsidRPr="006F10B3">
        <w:rPr>
          <w:i/>
          <w:noProof/>
        </w:rPr>
        <w:t xml:space="preserve">Heart. </w:t>
      </w:r>
      <w:r w:rsidRPr="006F10B3">
        <w:rPr>
          <w:noProof/>
        </w:rPr>
        <w:t>2016;102(6):472-480.</w:t>
      </w:r>
    </w:p>
    <w:p w14:paraId="1A43FECC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13.</w:t>
      </w:r>
      <w:r w:rsidRPr="006F10B3">
        <w:rPr>
          <w:noProof/>
        </w:rPr>
        <w:tab/>
        <w:t xml:space="preserve">Strawn WB, Bondjers G, Kaplan JR, et al. Endothelial dysfunction in response to psychosocial stress in monkeys. </w:t>
      </w:r>
      <w:r w:rsidRPr="006F10B3">
        <w:rPr>
          <w:i/>
          <w:noProof/>
        </w:rPr>
        <w:t xml:space="preserve">Circ Res. </w:t>
      </w:r>
      <w:r w:rsidRPr="006F10B3">
        <w:rPr>
          <w:noProof/>
        </w:rPr>
        <w:t>1991;68(5):1270-1279.</w:t>
      </w:r>
    </w:p>
    <w:p w14:paraId="65F616D6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14.</w:t>
      </w:r>
      <w:r w:rsidRPr="006F10B3">
        <w:rPr>
          <w:noProof/>
        </w:rPr>
        <w:tab/>
        <w:t xml:space="preserve">Hammadah M, Sullivan S, Pearce B, et al. Inflammatory response to mental stress and mental stress induced myocardial ischemia. </w:t>
      </w:r>
      <w:r w:rsidRPr="006F10B3">
        <w:rPr>
          <w:i/>
          <w:noProof/>
        </w:rPr>
        <w:t xml:space="preserve">Brain Behav Immun. </w:t>
      </w:r>
      <w:r w:rsidRPr="006F10B3">
        <w:rPr>
          <w:noProof/>
        </w:rPr>
        <w:t>2018;68:90-97.</w:t>
      </w:r>
    </w:p>
    <w:p w14:paraId="4C86A265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15.</w:t>
      </w:r>
      <w:r w:rsidRPr="006F10B3">
        <w:rPr>
          <w:noProof/>
        </w:rPr>
        <w:tab/>
        <w:t xml:space="preserve">Khan SG, Melikian N, Shabeeh H, et al. The human coronary vasodilatory response to acute mental stress is mediated by neuronal nitric oxide synthase. </w:t>
      </w:r>
      <w:r w:rsidRPr="006F10B3">
        <w:rPr>
          <w:i/>
          <w:noProof/>
        </w:rPr>
        <w:t xml:space="preserve">Am J Physiol Heart Circ Physiol. </w:t>
      </w:r>
      <w:r w:rsidRPr="006F10B3">
        <w:rPr>
          <w:noProof/>
        </w:rPr>
        <w:t>2017;313(3):H578-H583.</w:t>
      </w:r>
    </w:p>
    <w:p w14:paraId="57BAA353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16.</w:t>
      </w:r>
      <w:r w:rsidRPr="006F10B3">
        <w:rPr>
          <w:noProof/>
        </w:rPr>
        <w:tab/>
        <w:t xml:space="preserve">Sullivan S, Hammadah M, Al Mheid I, et al. Sex Differences in Hemodynamic and Microvascular Mechanisms of Myocardial Ischemia Induced by Mental Stress. </w:t>
      </w:r>
      <w:r w:rsidRPr="006F10B3">
        <w:rPr>
          <w:i/>
          <w:noProof/>
        </w:rPr>
        <w:t xml:space="preserve">Arterioscler Thromb Vasc Biol. </w:t>
      </w:r>
      <w:r w:rsidRPr="006F10B3">
        <w:rPr>
          <w:noProof/>
        </w:rPr>
        <w:t>2018;38(2):473-480.</w:t>
      </w:r>
    </w:p>
    <w:p w14:paraId="102139A2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17.</w:t>
      </w:r>
      <w:r w:rsidRPr="006F10B3">
        <w:rPr>
          <w:noProof/>
        </w:rPr>
        <w:tab/>
        <w:t xml:space="preserve">Hammadah M, Al Mheid I, Wilmot K, et al. The Mental Stress Ischemia Prognosis Study: Objectives, Study Design, and Prevalence of Inducible Ischemia. </w:t>
      </w:r>
      <w:r w:rsidRPr="006F10B3">
        <w:rPr>
          <w:i/>
          <w:noProof/>
        </w:rPr>
        <w:t xml:space="preserve">Psychosom Med. </w:t>
      </w:r>
      <w:r w:rsidRPr="006F10B3">
        <w:rPr>
          <w:noProof/>
        </w:rPr>
        <w:t>2017;79(3):311-317.</w:t>
      </w:r>
    </w:p>
    <w:p w14:paraId="2EB4D0D6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lastRenderedPageBreak/>
        <w:t>18.</w:t>
      </w:r>
      <w:r w:rsidRPr="006F10B3">
        <w:rPr>
          <w:noProof/>
        </w:rPr>
        <w:tab/>
        <w:t xml:space="preserve">Pimple P, Shah AJ, Rooks C, et al. Angina and mental stress-induced myocardial ischemia. </w:t>
      </w:r>
      <w:r w:rsidRPr="006F10B3">
        <w:rPr>
          <w:i/>
          <w:noProof/>
        </w:rPr>
        <w:t xml:space="preserve">J Psychosom Res. </w:t>
      </w:r>
      <w:r w:rsidRPr="006F10B3">
        <w:rPr>
          <w:noProof/>
        </w:rPr>
        <w:t>2015;78(5):433-437.</w:t>
      </w:r>
    </w:p>
    <w:p w14:paraId="62EDB7B4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19.</w:t>
      </w:r>
      <w:r w:rsidRPr="006F10B3">
        <w:rPr>
          <w:noProof/>
        </w:rPr>
        <w:tab/>
        <w:t xml:space="preserve">Wei J, Pimple P, Shah AJ, et al. Depressive symptoms are associated with mental stress-induced myocardial ischemia after acute myocardial infarction. </w:t>
      </w:r>
      <w:r w:rsidRPr="006F10B3">
        <w:rPr>
          <w:i/>
          <w:noProof/>
        </w:rPr>
        <w:t xml:space="preserve">PLoS One. </w:t>
      </w:r>
      <w:r w:rsidRPr="006F10B3">
        <w:rPr>
          <w:noProof/>
        </w:rPr>
        <w:t>2014;9(7):e102986.</w:t>
      </w:r>
    </w:p>
    <w:p w14:paraId="17B2FC77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20.</w:t>
      </w:r>
      <w:r w:rsidRPr="006F10B3">
        <w:rPr>
          <w:noProof/>
        </w:rPr>
        <w:tab/>
        <w:t xml:space="preserve">Pimple P, Shah A, Rooks C, et al. Association between anger and mental stress-induced myocardial ischemia. </w:t>
      </w:r>
      <w:r w:rsidRPr="006F10B3">
        <w:rPr>
          <w:i/>
          <w:noProof/>
        </w:rPr>
        <w:t xml:space="preserve">Am Heart J. </w:t>
      </w:r>
      <w:r w:rsidRPr="006F10B3">
        <w:rPr>
          <w:noProof/>
        </w:rPr>
        <w:t>2015;169(1):115-121 e112.</w:t>
      </w:r>
    </w:p>
    <w:p w14:paraId="447B6D77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21.</w:t>
      </w:r>
      <w:r w:rsidRPr="006F10B3">
        <w:rPr>
          <w:noProof/>
        </w:rPr>
        <w:tab/>
        <w:t xml:space="preserve">Bremner JD, Campanella C, Khan Z, et al. Brain Correlates of Mental Stress-Induced Myocardial Ischemia. </w:t>
      </w:r>
      <w:r w:rsidRPr="006F10B3">
        <w:rPr>
          <w:i/>
          <w:noProof/>
        </w:rPr>
        <w:t xml:space="preserve">Psychosom Med. </w:t>
      </w:r>
      <w:r w:rsidRPr="006F10B3">
        <w:rPr>
          <w:noProof/>
        </w:rPr>
        <w:t>2018;80(6):515-525.</w:t>
      </w:r>
    </w:p>
    <w:p w14:paraId="2049FE7D" w14:textId="77777777" w:rsidR="006F10B3" w:rsidRPr="006F10B3" w:rsidRDefault="006F10B3" w:rsidP="006F10B3">
      <w:pPr>
        <w:pStyle w:val="EndNoteBibliography"/>
        <w:spacing w:after="0"/>
        <w:ind w:left="720" w:hanging="720"/>
        <w:rPr>
          <w:noProof/>
        </w:rPr>
      </w:pPr>
      <w:r w:rsidRPr="006F10B3">
        <w:rPr>
          <w:noProof/>
        </w:rPr>
        <w:t>22.</w:t>
      </w:r>
      <w:r w:rsidRPr="006F10B3">
        <w:rPr>
          <w:noProof/>
        </w:rPr>
        <w:tab/>
        <w:t xml:space="preserve">Shah A, Chen C, Campanella C, et al. Brain correlates of stress-induced peripheral vasoconstriction in patients with cardiovascular disease. In: </w:t>
      </w:r>
      <w:r w:rsidRPr="006F10B3">
        <w:rPr>
          <w:i/>
          <w:noProof/>
        </w:rPr>
        <w:t>Psychophysiology.</w:t>
      </w:r>
      <w:r w:rsidRPr="006F10B3">
        <w:rPr>
          <w:noProof/>
        </w:rPr>
        <w:t xml:space="preserve"> Wiley/Blackwell (10.1111); 2018:e13291.</w:t>
      </w:r>
    </w:p>
    <w:p w14:paraId="793D747D" w14:textId="77777777" w:rsidR="006F10B3" w:rsidRPr="006F10B3" w:rsidRDefault="006F10B3" w:rsidP="006F10B3">
      <w:pPr>
        <w:pStyle w:val="EndNoteBibliography"/>
        <w:ind w:left="720" w:hanging="720"/>
        <w:rPr>
          <w:noProof/>
        </w:rPr>
      </w:pPr>
      <w:r w:rsidRPr="006F10B3">
        <w:rPr>
          <w:noProof/>
        </w:rPr>
        <w:t>23.</w:t>
      </w:r>
      <w:r w:rsidRPr="006F10B3">
        <w:rPr>
          <w:noProof/>
        </w:rPr>
        <w:tab/>
        <w:t xml:space="preserve">Hammadah M, Kim JH, Al Mheid I, et al. Coronary and Peripheral Vasomotor Responses to Mental Stress. </w:t>
      </w:r>
      <w:r w:rsidRPr="006F10B3">
        <w:rPr>
          <w:i/>
          <w:noProof/>
        </w:rPr>
        <w:t xml:space="preserve">J Am Heart Assoc. </w:t>
      </w:r>
      <w:r w:rsidRPr="006F10B3">
        <w:rPr>
          <w:noProof/>
        </w:rPr>
        <w:t>2018;7(10).</w:t>
      </w:r>
    </w:p>
    <w:p w14:paraId="61366E72" w14:textId="20690DA7" w:rsidR="00FF3F54" w:rsidRPr="0082263A" w:rsidRDefault="00FF3F54">
      <w:pPr>
        <w:pStyle w:val="Bibliography"/>
      </w:pPr>
      <w:r>
        <w:fldChar w:fldCharType="end"/>
      </w:r>
    </w:p>
    <w:sectPr w:rsidR="00FF3F54" w:rsidRPr="0082263A" w:rsidSect="00D8624A"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A8F07E1" w14:textId="77777777" w:rsidR="00ED245F" w:rsidRDefault="00ED245F">
      <w:pPr>
        <w:spacing w:after="0"/>
      </w:pPr>
      <w:r>
        <w:separator/>
      </w:r>
    </w:p>
  </w:endnote>
  <w:endnote w:type="continuationSeparator" w:id="0">
    <w:p w14:paraId="75498F30" w14:textId="77777777" w:rsidR="00ED245F" w:rsidRDefault="00ED245F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harter Roman">
    <w:altName w:val="Cambria Math"/>
    <w:panose1 w:val="02040503050506020203"/>
    <w:charset w:val="00"/>
    <w:family w:val="roman"/>
    <w:pitch w:val="variable"/>
    <w:sig w:usb0="800000AF" w:usb1="1000204A" w:usb2="00000000" w:usb3="00000000" w:csb0="0000001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AA93933" w14:textId="77777777" w:rsidR="00ED245F" w:rsidRDefault="00ED245F">
      <w:r>
        <w:separator/>
      </w:r>
    </w:p>
  </w:footnote>
  <w:footnote w:type="continuationSeparator" w:id="0">
    <w:p w14:paraId="4C84C4C0" w14:textId="77777777" w:rsidR="00ED245F" w:rsidRDefault="00ED245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E17F69BA"/>
    <w:multiLevelType w:val="multilevel"/>
    <w:tmpl w:val="5A62CC6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FFFFFF7C"/>
    <w:multiLevelType w:val="singleLevel"/>
    <w:tmpl w:val="25DA8EB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5F4A0A1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231ADEA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9C2CEE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A00A1E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EA6CF31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6DF2595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CC7093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B5A89A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EAFA2AD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104BE103"/>
    <w:multiLevelType w:val="multilevel"/>
    <w:tmpl w:val="D37025D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2" w15:restartNumberingAfterBreak="0">
    <w:nsid w:val="2C1AE401"/>
    <w:multiLevelType w:val="multilevel"/>
    <w:tmpl w:val="BF0A954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3" w15:restartNumberingAfterBreak="0">
    <w:nsid w:val="431E089A"/>
    <w:multiLevelType w:val="hybridMultilevel"/>
    <w:tmpl w:val="CBC022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9C424A6"/>
    <w:multiLevelType w:val="hybridMultilevel"/>
    <w:tmpl w:val="61F42126"/>
    <w:lvl w:ilvl="0" w:tplc="3E0A609A"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1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9"/>
  </w:num>
  <w:num w:numId="8">
    <w:abstractNumId w:val="5"/>
  </w:num>
  <w:num w:numId="9">
    <w:abstractNumId w:val="6"/>
  </w:num>
  <w:num w:numId="10">
    <w:abstractNumId w:val="7"/>
  </w:num>
  <w:num w:numId="11">
    <w:abstractNumId w:val="8"/>
  </w:num>
  <w:num w:numId="12">
    <w:abstractNumId w:val="10"/>
  </w:num>
  <w:num w:numId="13">
    <w:abstractNumId w:val="12"/>
  </w:num>
  <w:num w:numId="14">
    <w:abstractNumId w:val="13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pvdtzd1959tteprx8vrxzwpftw05za9awx&quot;&gt;My EndNote Library&lt;record-ids&gt;&lt;item&gt;16&lt;/item&gt;&lt;item&gt;17&lt;/item&gt;&lt;item&gt;18&lt;/item&gt;&lt;item&gt;19&lt;/item&gt;&lt;item&gt;28&lt;/item&gt;&lt;item&gt;35&lt;/item&gt;&lt;item&gt;38&lt;/item&gt;&lt;item&gt;39&lt;/item&gt;&lt;item&gt;41&lt;/item&gt;&lt;item&gt;55&lt;/item&gt;&lt;item&gt;60&lt;/item&gt;&lt;item&gt;61&lt;/item&gt;&lt;item&gt;63&lt;/item&gt;&lt;item&gt;66&lt;/item&gt;&lt;item&gt;70&lt;/item&gt;&lt;item&gt;75&lt;/item&gt;&lt;item&gt;77&lt;/item&gt;&lt;item&gt;264&lt;/item&gt;&lt;item&gt;355&lt;/item&gt;&lt;item&gt;397&lt;/item&gt;&lt;item&gt;478&lt;/item&gt;&lt;item&gt;677&lt;/item&gt;&lt;item&gt;678&lt;/item&gt;&lt;/record-ids&gt;&lt;/item&gt;&lt;/Libraries&gt;"/>
  </w:docVars>
  <w:rsids>
    <w:rsidRoot w:val="00590D07"/>
    <w:rsid w:val="00011C8B"/>
    <w:rsid w:val="0006091B"/>
    <w:rsid w:val="00083ED9"/>
    <w:rsid w:val="000A0506"/>
    <w:rsid w:val="000B5FA7"/>
    <w:rsid w:val="000D2280"/>
    <w:rsid w:val="000E3EFA"/>
    <w:rsid w:val="00127A44"/>
    <w:rsid w:val="001757C5"/>
    <w:rsid w:val="002424C8"/>
    <w:rsid w:val="00244082"/>
    <w:rsid w:val="002F1318"/>
    <w:rsid w:val="00324C4D"/>
    <w:rsid w:val="00413398"/>
    <w:rsid w:val="004E29B3"/>
    <w:rsid w:val="00590D07"/>
    <w:rsid w:val="005A6651"/>
    <w:rsid w:val="005B195C"/>
    <w:rsid w:val="00605FA4"/>
    <w:rsid w:val="006432C9"/>
    <w:rsid w:val="00645554"/>
    <w:rsid w:val="00675DF4"/>
    <w:rsid w:val="006F10B3"/>
    <w:rsid w:val="007168EA"/>
    <w:rsid w:val="007223B8"/>
    <w:rsid w:val="00784D58"/>
    <w:rsid w:val="007C56FF"/>
    <w:rsid w:val="007E438D"/>
    <w:rsid w:val="00800A64"/>
    <w:rsid w:val="0082263A"/>
    <w:rsid w:val="008B54D0"/>
    <w:rsid w:val="008C4D3E"/>
    <w:rsid w:val="008C583A"/>
    <w:rsid w:val="008D6863"/>
    <w:rsid w:val="009154E7"/>
    <w:rsid w:val="00943FF4"/>
    <w:rsid w:val="009638D9"/>
    <w:rsid w:val="00990F29"/>
    <w:rsid w:val="00AB101B"/>
    <w:rsid w:val="00B645D1"/>
    <w:rsid w:val="00B66737"/>
    <w:rsid w:val="00B86B75"/>
    <w:rsid w:val="00BC48D5"/>
    <w:rsid w:val="00C36279"/>
    <w:rsid w:val="00DF7483"/>
    <w:rsid w:val="00E315A3"/>
    <w:rsid w:val="00ED245F"/>
    <w:rsid w:val="00F12581"/>
    <w:rsid w:val="00F424D7"/>
    <w:rsid w:val="00F65666"/>
    <w:rsid w:val="00FF3F5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5C2F1B"/>
  <w15:docId w15:val="{59A72605-D39F-41B2-AF34-0235E98D6F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5">
    <w:lsdException w:name="Normal" w:qFormat="1"/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800A64"/>
  </w:style>
  <w:style w:type="paragraph" w:styleId="Heading1">
    <w:name w:val="heading 1"/>
    <w:basedOn w:val="Normal"/>
    <w:next w:val="BodyText"/>
    <w:uiPriority w:val="9"/>
    <w:qFormat/>
    <w:rsid w:val="00AB303B"/>
    <w:pPr>
      <w:keepNext/>
      <w:keepLines/>
      <w:spacing w:before="480" w:after="0"/>
      <w:outlineLvl w:val="0"/>
    </w:pPr>
    <w:rPr>
      <w:rFonts w:ascii="Charter Roman" w:eastAsiaTheme="majorEastAsia" w:hAnsi="Charter Roman" w:cstheme="majorBidi"/>
      <w:b/>
      <w:bCs/>
      <w:color w:val="000000" w:themeColor="text1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rsid w:val="00AB303B"/>
    <w:pPr>
      <w:keepNext/>
      <w:keepLines/>
      <w:spacing w:before="200" w:after="0"/>
      <w:outlineLvl w:val="1"/>
    </w:pPr>
    <w:rPr>
      <w:rFonts w:ascii="Charter Roman" w:eastAsiaTheme="majorEastAsia" w:hAnsi="Charter Roman" w:cstheme="majorBidi"/>
      <w:b/>
      <w:bCs/>
      <w:color w:val="7C354D" w:themeColor="accent4" w:themeShade="80"/>
      <w:szCs w:val="32"/>
    </w:rPr>
  </w:style>
  <w:style w:type="paragraph" w:styleId="Heading3">
    <w:name w:val="heading 3"/>
    <w:basedOn w:val="Heading2"/>
    <w:next w:val="BodyText"/>
    <w:uiPriority w:val="9"/>
    <w:unhideWhenUsed/>
    <w:qFormat/>
    <w:rsid w:val="00AB303B"/>
    <w:pPr>
      <w:outlineLvl w:val="2"/>
    </w:pPr>
    <w:rPr>
      <w:color w:val="4E74A2" w:themeColor="accent6" w:themeShade="BF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A5B592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A5B592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A5B592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rsid w:val="0066499A"/>
    <w:pPr>
      <w:spacing w:before="180" w:after="180"/>
    </w:pPr>
    <w:rPr>
      <w:rFonts w:ascii="Charter Roman" w:hAnsi="Charter Roman"/>
    </w:rPr>
  </w:style>
  <w:style w:type="paragraph" w:customStyle="1" w:styleId="FirstParagraph">
    <w:name w:val="First Paragraph"/>
    <w:basedOn w:val="BodyText"/>
    <w:next w:val="BodyText"/>
    <w:link w:val="FirstParagraphChar"/>
    <w:qFormat/>
    <w:rsid w:val="0066499A"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rsid w:val="0066499A"/>
    <w:pPr>
      <w:keepNext/>
      <w:keepLines/>
      <w:spacing w:before="480" w:after="240"/>
    </w:pPr>
    <w:rPr>
      <w:rFonts w:ascii="Charter Roman" w:eastAsiaTheme="majorEastAsia" w:hAnsi="Charter Roman" w:cstheme="majorBidi"/>
      <w:bCs/>
      <w:color w:val="000000" w:themeColor="text1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rsid w:val="0066499A"/>
    <w:pPr>
      <w:keepNext/>
      <w:keepLines/>
    </w:pPr>
    <w:rPr>
      <w:rFonts w:ascii="Charter Roman" w:hAnsi="Charter Roman"/>
    </w:rPr>
  </w:style>
  <w:style w:type="paragraph" w:styleId="Date">
    <w:name w:val="Date"/>
    <w:next w:val="BodyText"/>
    <w:qFormat/>
    <w:rsid w:val="0066499A"/>
    <w:pPr>
      <w:keepNext/>
      <w:keepLines/>
    </w:pPr>
    <w:rPr>
      <w:rFonts w:ascii="Charter Roman" w:hAnsi="Charter Roman"/>
    </w:r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A5B592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asciiTheme="majorHAnsi" w:hAnsiTheme="majorHAnsi"/>
      <w:b w:val="0"/>
      <w:bCs w:val="0"/>
      <w:color w:val="7C9163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BodyTextChar">
    <w:name w:val="Body Text Char"/>
    <w:basedOn w:val="DefaultParagraphFont"/>
    <w:link w:val="BodyText"/>
    <w:rsid w:val="0066499A"/>
    <w:rPr>
      <w:rFonts w:ascii="Charter Roman" w:hAnsi="Charter Roman"/>
    </w:rPr>
  </w:style>
  <w:style w:type="paragraph" w:customStyle="1" w:styleId="Style1">
    <w:name w:val="Style1"/>
    <w:basedOn w:val="Heading3"/>
    <w:qFormat/>
    <w:rsid w:val="0066499A"/>
  </w:style>
  <w:style w:type="character" w:styleId="CommentReference">
    <w:name w:val="annotation reference"/>
    <w:basedOn w:val="DefaultParagraphFont"/>
    <w:semiHidden/>
    <w:unhideWhenUsed/>
    <w:rsid w:val="005A665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5A665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5A66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5A66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5A665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semiHidden/>
    <w:unhideWhenUsed/>
    <w:rsid w:val="005A6651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5A665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F3F54"/>
    <w:pPr>
      <w:spacing w:after="0"/>
      <w:jc w:val="center"/>
    </w:pPr>
    <w:rPr>
      <w:rFonts w:ascii="Cambria" w:hAnsi="Cambria"/>
    </w:rPr>
  </w:style>
  <w:style w:type="character" w:customStyle="1" w:styleId="FirstParagraphChar">
    <w:name w:val="First Paragraph Char"/>
    <w:basedOn w:val="BodyTextChar"/>
    <w:link w:val="FirstParagraph"/>
    <w:rsid w:val="00FF3F54"/>
    <w:rPr>
      <w:rFonts w:ascii="Charter Roman" w:hAnsi="Charter Roman"/>
    </w:rPr>
  </w:style>
  <w:style w:type="character" w:customStyle="1" w:styleId="EndNoteBibliographyTitleChar">
    <w:name w:val="EndNote Bibliography Title Char"/>
    <w:basedOn w:val="FirstParagraphChar"/>
    <w:link w:val="EndNoteBibliographyTitle"/>
    <w:rsid w:val="00FF3F54"/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FF3F54"/>
    <w:rPr>
      <w:rFonts w:ascii="Cambria" w:hAnsi="Cambria"/>
    </w:rPr>
  </w:style>
  <w:style w:type="character" w:customStyle="1" w:styleId="EndNoteBibliographyChar">
    <w:name w:val="EndNote Bibliography Char"/>
    <w:basedOn w:val="FirstParagraphChar"/>
    <w:link w:val="EndNoteBibliography"/>
    <w:rsid w:val="00FF3F54"/>
    <w:rPr>
      <w:rFonts w:ascii="Cambria" w:hAnsi="Cambria"/>
    </w:rPr>
  </w:style>
  <w:style w:type="character" w:styleId="UnresolvedMention">
    <w:name w:val="Unresolved Mention"/>
    <w:basedOn w:val="DefaultParagraphFont"/>
    <w:uiPriority w:val="99"/>
    <w:semiHidden/>
    <w:unhideWhenUsed/>
    <w:rsid w:val="00FF3F5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Paper">
      <a:dk1>
        <a:sysClr val="windowText" lastClr="000000"/>
      </a:dk1>
      <a:lt1>
        <a:sysClr val="window" lastClr="FFFFFF"/>
      </a:lt1>
      <a:dk2>
        <a:srgbClr val="444D26"/>
      </a:dk2>
      <a:lt2>
        <a:srgbClr val="FEFAC9"/>
      </a:lt2>
      <a:accent1>
        <a:srgbClr val="A5B592"/>
      </a:accent1>
      <a:accent2>
        <a:srgbClr val="F3A447"/>
      </a:accent2>
      <a:accent3>
        <a:srgbClr val="E7BC29"/>
      </a:accent3>
      <a:accent4>
        <a:srgbClr val="D092A7"/>
      </a:accent4>
      <a:accent5>
        <a:srgbClr val="9C85C0"/>
      </a:accent5>
      <a:accent6>
        <a:srgbClr val="809EC2"/>
      </a:accent6>
      <a:hlink>
        <a:srgbClr val="8E58B6"/>
      </a:hlink>
      <a:folHlink>
        <a:srgbClr val="7F6F6F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2058CAF-84DB-4E41-92F6-4B8CD98683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1</TotalTime>
  <Pages>3</Pages>
  <Words>1577</Words>
  <Characters>8989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rain-Heart (Cardiovascular) Interactions in Stress and Anxiety Related Disorders</vt:lpstr>
    </vt:vector>
  </TitlesOfParts>
  <Company/>
  <LinksUpToDate>false</LinksUpToDate>
  <CharactersWithSpaces>10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rain-Heart (Cardiovascular) Interactions in Stress and Anxiety Related Disorders</dc:title>
  <dc:creator>Viola Vaccarino, MD, PhD</dc:creator>
  <cp:keywords/>
  <cp:lastModifiedBy>Shah, Anish S.</cp:lastModifiedBy>
  <cp:revision>8</cp:revision>
  <dcterms:created xsi:type="dcterms:W3CDTF">2018-12-17T22:09:00Z</dcterms:created>
  <dcterms:modified xsi:type="dcterms:W3CDTF">2018-12-20T2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ional-library-of-medicine</vt:lpwstr>
  </property>
  <property fmtid="{D5CDD505-2E9C-101B-9397-08002B2CF9AE}" pid="19" name="Mendeley Recent Style Name 8_1">
    <vt:lpwstr>National Library of Medicine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e8e6f90-b8b1-3fc7-a982-e11ab9df231f</vt:lpwstr>
  </property>
</Properties>
</file>